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Default="002A2A03"/>
    <w:p w:rsidR="002A2A03" w:rsidRDefault="002A2A03" w:rsidP="001A0A79">
      <w:pPr>
        <w:ind w:firstLine="0"/>
      </w:pPr>
    </w:p>
    <w:p w:rsidR="002A2A03" w:rsidRDefault="002A2A03"/>
    <w:p w:rsidR="002A2A03" w:rsidRDefault="002A2A03"/>
    <w:p w:rsidR="002A2A03" w:rsidRDefault="00787E32">
      <w:r>
        <w:t xml:space="preserve"> </w:t>
      </w:r>
    </w:p>
    <w:p w:rsidR="000637A5" w:rsidRPr="000637A5" w:rsidRDefault="000637A5">
      <w:pPr>
        <w:jc w:val="center"/>
        <w:rPr>
          <w:b/>
        </w:rPr>
      </w:pPr>
      <w:r w:rsidRPr="000637A5">
        <w:rPr>
          <w:b/>
        </w:rPr>
        <w:t>Unit 1 Seminar</w:t>
      </w:r>
    </w:p>
    <w:p w:rsidR="002A2A03" w:rsidRDefault="002A2A03">
      <w:pPr>
        <w:jc w:val="center"/>
      </w:pPr>
      <w:proofErr w:type="gramStart"/>
      <w:r>
        <w:t>Your</w:t>
      </w:r>
      <w:proofErr w:type="gramEnd"/>
      <w:r>
        <w:t xml:space="preserve"> Name  </w:t>
      </w:r>
    </w:p>
    <w:p w:rsidR="002A2A03" w:rsidRDefault="002A2A03">
      <w:pPr>
        <w:jc w:val="center"/>
      </w:pPr>
      <w:r>
        <w:t xml:space="preserve">School or Institution Name </w:t>
      </w:r>
      <w:bookmarkStart w:id="0" w:name="_GoBack"/>
      <w:bookmarkEnd w:id="0"/>
    </w:p>
    <w:p w:rsidR="002A2A03" w:rsidRDefault="002A2A03" w:rsidP="000637A5">
      <w:pPr>
        <w:ind w:firstLine="0"/>
        <w:jc w:val="center"/>
      </w:pPr>
      <w:r>
        <w:br w:type="page"/>
      </w:r>
    </w:p>
    <w:p w:rsidR="000637A5" w:rsidRDefault="000637A5" w:rsidP="000637A5">
      <w:pPr>
        <w:ind w:firstLine="0"/>
        <w:jc w:val="center"/>
        <w:rPr>
          <w:b/>
        </w:rPr>
      </w:pPr>
      <w:r w:rsidRPr="000637A5">
        <w:rPr>
          <w:b/>
        </w:rPr>
        <w:lastRenderedPageBreak/>
        <w:t>Unit 1 Seminar</w:t>
      </w:r>
    </w:p>
    <w:p w:rsidR="003358D2" w:rsidRDefault="005F69DD" w:rsidP="005F69DD">
      <w:pPr>
        <w:ind w:firstLine="0"/>
        <w:jc w:val="both"/>
      </w:pPr>
      <w:r>
        <w:t xml:space="preserve">             </w:t>
      </w:r>
      <w:r w:rsidR="00DD5D66">
        <w:rPr>
          <w:noProof/>
        </w:rPr>
        <w:t>The o</w:t>
      </w:r>
      <w:r w:rsidR="003358D2" w:rsidRPr="00DD5D66">
        <w:rPr>
          <w:noProof/>
        </w:rPr>
        <w:t>perating</w:t>
      </w:r>
      <w:r w:rsidR="003358D2">
        <w:t xml:space="preserve"> system is the brain of the comp</w:t>
      </w:r>
      <w:r w:rsidR="00A4383C">
        <w:t>uter</w:t>
      </w:r>
      <w:r w:rsidR="003358D2">
        <w:t xml:space="preserve">. </w:t>
      </w:r>
      <w:r w:rsidR="005D7FE5">
        <w:t>It controls all the operations of the computer along with its hardware and software. Every function that computer performs by itself or on the command of the user is due to the operating syst</w:t>
      </w:r>
      <w:r w:rsidR="00E17D4A">
        <w:t xml:space="preserve">em. </w:t>
      </w:r>
    </w:p>
    <w:p w:rsidR="00E17D4A" w:rsidRDefault="00A4383C" w:rsidP="005F69DD">
      <w:pPr>
        <w:ind w:firstLine="0"/>
        <w:jc w:val="both"/>
      </w:pPr>
      <w:r>
        <w:t xml:space="preserve">             </w:t>
      </w:r>
      <w:r w:rsidR="00E17D4A">
        <w:t xml:space="preserve">All the computerized </w:t>
      </w:r>
      <w:r w:rsidR="005357F2">
        <w:t>devices</w:t>
      </w:r>
      <w:r w:rsidR="00E17D4A">
        <w:t xml:space="preserve"> have some </w:t>
      </w:r>
      <w:r w:rsidR="00E17D4A" w:rsidRPr="00DD5D66">
        <w:rPr>
          <w:noProof/>
        </w:rPr>
        <w:t xml:space="preserve">sort of </w:t>
      </w:r>
      <w:r w:rsidRPr="00DD5D66">
        <w:rPr>
          <w:noProof/>
        </w:rPr>
        <w:t>an</w:t>
      </w:r>
      <w:r w:rsidR="00E17D4A">
        <w:t xml:space="preserve"> OS installed in them, from laptop, computers to the </w:t>
      </w:r>
      <w:r w:rsidR="00E17D4A" w:rsidRPr="00DD5D66">
        <w:rPr>
          <w:noProof/>
        </w:rPr>
        <w:t>smart phones</w:t>
      </w:r>
      <w:r w:rsidR="00E17D4A">
        <w:t xml:space="preserve"> and smart watch</w:t>
      </w:r>
      <w:r w:rsidR="00A00977">
        <w:t>es</w:t>
      </w:r>
      <w:r w:rsidR="00E17D4A">
        <w:t>, they all function through th</w:t>
      </w:r>
      <w:r w:rsidR="005357F2">
        <w:t xml:space="preserve">eir operating systems. </w:t>
      </w:r>
      <w:r w:rsidR="00787E32">
        <w:t xml:space="preserve">Windows XP, </w:t>
      </w:r>
      <w:r w:rsidR="00787E32">
        <w:t xml:space="preserve">Windows </w:t>
      </w:r>
      <w:r w:rsidR="005357F2">
        <w:t xml:space="preserve">7, </w:t>
      </w:r>
      <w:r w:rsidR="00DD5D66">
        <w:rPr>
          <w:noProof/>
        </w:rPr>
        <w:t>W</w:t>
      </w:r>
      <w:r w:rsidR="005357F2" w:rsidRPr="00DD5D66">
        <w:rPr>
          <w:noProof/>
        </w:rPr>
        <w:t>indows</w:t>
      </w:r>
      <w:r w:rsidR="005357F2">
        <w:t xml:space="preserve"> 8, MAC and Linux all are the examples of the computer </w:t>
      </w:r>
      <w:r w:rsidR="00A00977">
        <w:t>o</w:t>
      </w:r>
      <w:r w:rsidR="005357F2">
        <w:t xml:space="preserve">perating systems. Whereas Apple, android </w:t>
      </w:r>
      <w:r w:rsidR="005357F2" w:rsidRPr="00DD5D66">
        <w:rPr>
          <w:noProof/>
        </w:rPr>
        <w:t>and</w:t>
      </w:r>
      <w:r w:rsidR="005357F2">
        <w:t xml:space="preserve"> windows are the OS for </w:t>
      </w:r>
      <w:r w:rsidR="005357F2" w:rsidRPr="00DD5D66">
        <w:rPr>
          <w:noProof/>
        </w:rPr>
        <w:t>smart phones</w:t>
      </w:r>
      <w:r w:rsidR="005357F2">
        <w:t xml:space="preserve">. </w:t>
      </w:r>
    </w:p>
    <w:p w:rsidR="003358D2" w:rsidRDefault="00AB7D93" w:rsidP="005F69DD">
      <w:pPr>
        <w:ind w:firstLine="0"/>
        <w:jc w:val="both"/>
      </w:pPr>
      <w:r>
        <w:t xml:space="preserve">          </w:t>
      </w:r>
      <w:r w:rsidR="005357F2">
        <w:t xml:space="preserve">At </w:t>
      </w:r>
      <w:r w:rsidR="005357F2" w:rsidRPr="00DD5D66">
        <w:rPr>
          <w:noProof/>
        </w:rPr>
        <w:t>basic</w:t>
      </w:r>
      <w:r w:rsidR="005357F2">
        <w:t xml:space="preserve"> architectural level</w:t>
      </w:r>
      <w:r w:rsidR="00A00977">
        <w:t>,</w:t>
      </w:r>
      <w:r w:rsidR="005357F2">
        <w:t xml:space="preserve"> operating systems are 32- bit and 64-bit. </w:t>
      </w:r>
      <w:r>
        <w:t xml:space="preserve">Before buying a new system or upgrading </w:t>
      </w:r>
      <w:r w:rsidRPr="00DD5D66">
        <w:rPr>
          <w:noProof/>
        </w:rPr>
        <w:t>already</w:t>
      </w:r>
      <w:r>
        <w:t xml:space="preserve"> existing system, it is essential to know the operating system requirements. </w:t>
      </w:r>
      <w:r w:rsidR="00C42F0F">
        <w:t xml:space="preserve">Laptops usually </w:t>
      </w:r>
      <w:r w:rsidR="00A00977">
        <w:t>run on</w:t>
      </w:r>
      <w:r w:rsidR="00C42F0F">
        <w:t xml:space="preserve"> 64-bit OS. All the OS</w:t>
      </w:r>
      <w:r w:rsidR="00C04340">
        <w:t>,</w:t>
      </w:r>
      <w:r w:rsidR="00C42F0F">
        <w:t xml:space="preserve"> from Microsoft to Mac are available in 32- bit and </w:t>
      </w:r>
      <w:r w:rsidR="00C42F0F" w:rsidRPr="00DD5D66">
        <w:rPr>
          <w:noProof/>
        </w:rPr>
        <w:t>64</w:t>
      </w:r>
      <w:r w:rsidR="00DD5D66">
        <w:rPr>
          <w:noProof/>
        </w:rPr>
        <w:t>-</w:t>
      </w:r>
      <w:r w:rsidR="00C42F0F" w:rsidRPr="00DD5D66">
        <w:rPr>
          <w:noProof/>
        </w:rPr>
        <w:t>bit</w:t>
      </w:r>
      <w:r w:rsidR="00C42F0F">
        <w:t xml:space="preserve"> versions. If you are </w:t>
      </w:r>
      <w:r w:rsidR="00C04340">
        <w:t>considering</w:t>
      </w:r>
      <w:r w:rsidR="00C42F0F">
        <w:t xml:space="preserve"> installing new </w:t>
      </w:r>
      <w:r w:rsidR="00C42F0F" w:rsidRPr="00DD5D66">
        <w:rPr>
          <w:noProof/>
        </w:rPr>
        <w:t>windows</w:t>
      </w:r>
      <w:r w:rsidR="00C42F0F">
        <w:t xml:space="preserve"> you need to know what kind of OS architecture you have on your PC</w:t>
      </w:r>
      <w:r w:rsidR="00C42F0F" w:rsidRPr="00DD5D66">
        <w:rPr>
          <w:noProof/>
        </w:rPr>
        <w:t>. F</w:t>
      </w:r>
      <w:r w:rsidR="00C31BAB" w:rsidRPr="00DD5D66">
        <w:rPr>
          <w:noProof/>
        </w:rPr>
        <w:t>or</w:t>
      </w:r>
      <w:r w:rsidR="00C31BAB">
        <w:t xml:space="preserve"> finding the information about the OS, go to </w:t>
      </w:r>
      <w:r w:rsidR="00C04340">
        <w:t>“</w:t>
      </w:r>
      <w:r w:rsidR="00C31BAB">
        <w:t>control panel</w:t>
      </w:r>
      <w:r w:rsidR="00C04340">
        <w:t>”</w:t>
      </w:r>
      <w:r w:rsidR="00C31BAB">
        <w:t xml:space="preserve"> and then </w:t>
      </w:r>
      <w:r w:rsidR="00C04340">
        <w:t>“</w:t>
      </w:r>
      <w:r w:rsidR="00C31BAB">
        <w:t>system and security</w:t>
      </w:r>
      <w:r w:rsidR="00C04340">
        <w:t>”</w:t>
      </w:r>
      <w:r w:rsidR="00C31BAB">
        <w:t xml:space="preserve"> </w:t>
      </w:r>
      <w:r w:rsidR="0071686F">
        <w:t xml:space="preserve">and then select </w:t>
      </w:r>
      <w:r w:rsidR="00C04340">
        <w:t>“</w:t>
      </w:r>
      <w:r w:rsidR="0071686F">
        <w:t>security</w:t>
      </w:r>
      <w:r w:rsidR="00C04340">
        <w:t>”</w:t>
      </w:r>
      <w:r w:rsidR="0071686F">
        <w:t xml:space="preserve"> option. A page will open that will provide all the information regarding system operation and installed R</w:t>
      </w:r>
      <w:r w:rsidR="006C488D">
        <w:t>AM</w:t>
      </w:r>
      <w:r w:rsidR="0071686F">
        <w:t xml:space="preserve"> in the computer. After </w:t>
      </w:r>
      <w:r w:rsidR="00DF44F7">
        <w:t>checking the</w:t>
      </w:r>
      <w:r w:rsidR="0071686F">
        <w:t xml:space="preserve"> bit requirement of the </w:t>
      </w:r>
      <w:r w:rsidR="0071686F" w:rsidRPr="00DD5D66">
        <w:rPr>
          <w:noProof/>
        </w:rPr>
        <w:t>system</w:t>
      </w:r>
      <w:r w:rsidR="00DD5D66">
        <w:rPr>
          <w:noProof/>
        </w:rPr>
        <w:t>,</w:t>
      </w:r>
      <w:r w:rsidR="0071686F">
        <w:t xml:space="preserve"> you can download </w:t>
      </w:r>
      <w:r w:rsidR="00DF44F7">
        <w:t xml:space="preserve">new windows or any other software that is compatible </w:t>
      </w:r>
      <w:r w:rsidR="00DF44F7" w:rsidRPr="00DD5D66">
        <w:rPr>
          <w:noProof/>
        </w:rPr>
        <w:t>to</w:t>
      </w:r>
      <w:r w:rsidR="00DF44F7">
        <w:t xml:space="preserve"> your system. For </w:t>
      </w:r>
      <w:r w:rsidR="00DF44F7" w:rsidRPr="00DD5D66">
        <w:rPr>
          <w:noProof/>
        </w:rPr>
        <w:t>example</w:t>
      </w:r>
      <w:r w:rsidR="00DD5D66">
        <w:rPr>
          <w:noProof/>
        </w:rPr>
        <w:t>,</w:t>
      </w:r>
      <w:r w:rsidR="00DF44F7">
        <w:t xml:space="preserve"> 64-bit programs require 64-bit OS </w:t>
      </w:r>
      <w:r w:rsidR="00DF44F7" w:rsidRPr="00DD5D66">
        <w:rPr>
          <w:noProof/>
        </w:rPr>
        <w:t>in</w:t>
      </w:r>
      <w:r w:rsidR="00DF44F7">
        <w:t xml:space="preserve"> the computer. </w:t>
      </w:r>
      <w:r w:rsidR="00DF44F7" w:rsidRPr="00DD5D66">
        <w:rPr>
          <w:noProof/>
        </w:rPr>
        <w:t>Similarly</w:t>
      </w:r>
      <w:r w:rsidR="00DD5D66">
        <w:rPr>
          <w:noProof/>
        </w:rPr>
        <w:t>,</w:t>
      </w:r>
      <w:r w:rsidR="00DF44F7">
        <w:t xml:space="preserve"> you can’t install </w:t>
      </w:r>
      <w:r w:rsidR="00DD5D66">
        <w:t xml:space="preserve">the </w:t>
      </w:r>
      <w:r w:rsidR="00DF44F7" w:rsidRPr="00DD5D66">
        <w:rPr>
          <w:noProof/>
        </w:rPr>
        <w:t>32-bit</w:t>
      </w:r>
      <w:r w:rsidR="00DF44F7">
        <w:t xml:space="preserve"> version of any software on </w:t>
      </w:r>
      <w:r w:rsidR="00DD5D66">
        <w:t xml:space="preserve">a </w:t>
      </w:r>
      <w:r w:rsidR="00DF44F7" w:rsidRPr="00DD5D66">
        <w:rPr>
          <w:noProof/>
        </w:rPr>
        <w:t>64-bit</w:t>
      </w:r>
      <w:r w:rsidR="00DF44F7">
        <w:t xml:space="preserve"> </w:t>
      </w:r>
      <w:r w:rsidR="005803DD">
        <w:t>computer or laptop</w:t>
      </w:r>
      <w:r w:rsidR="00D449E2">
        <w:fldChar w:fldCharType="begin"/>
      </w:r>
      <w:r w:rsidR="00D449E2">
        <w:instrText xml:space="preserve"> ADDIN ZOTERO_ITEM CSL_CITATION {"citationID":"RpDgelVR","properties":{"formattedCitation":"(content &amp; Lifewire, n.d.)","plainCitation":"(content &amp; Lifewire, n.d.)","noteIndex":0},"citationItems":[{"id":1262,"uris":["http://zotero.org/users/local/KZl8ZL3A/items/7SB969ND"],"uri":["http://zotero.org/users/local/KZl8ZL3A/items/7SB969ND"],"itemData":{"id":1262,"type":"webpage","title":"32-Bit vs. 64-Bit: What's the Difference?","container-title":"Lifewire","abstract":"What does 64-bit mean? A CPU or an OS that is 32-bit vs 64-bit refers to the whether it uses data in 32-bit or 64-bit pieces.","URL":"https://www.lifewire.com/32-bit-64-bit-2624554","shortTitle":"32-Bit vs. 64-Bit","language":"en","author":[{"family":"content","given":"Tim Fisher Tim Fisher has 30+ years' professional technology support experience He","dropping-particle":"writes troubleshooting"},{"family":"Lifewire","given":"is the General Manager","dropping-particle":"of"}],"accessed":{"date-parts":[["2019",2,5]]}}}],"schema":"https://github.com/citation-style-language/schema/raw/master/csl-citation.json"} </w:instrText>
      </w:r>
      <w:r w:rsidR="00D449E2">
        <w:fldChar w:fldCharType="separate"/>
      </w:r>
      <w:r w:rsidR="00D449E2" w:rsidRPr="00D449E2">
        <w:t xml:space="preserve">(content &amp; </w:t>
      </w:r>
      <w:r w:rsidR="00D449E2" w:rsidRPr="00DD5D66">
        <w:rPr>
          <w:noProof/>
        </w:rPr>
        <w:t>Lifewire</w:t>
      </w:r>
      <w:r w:rsidR="00D449E2" w:rsidRPr="00D449E2">
        <w:t>, n.d.)</w:t>
      </w:r>
      <w:r w:rsidR="00D449E2">
        <w:fldChar w:fldCharType="end"/>
      </w:r>
      <w:r w:rsidR="005803DD">
        <w:t xml:space="preserve">. </w:t>
      </w:r>
    </w:p>
    <w:p w:rsidR="003358D2" w:rsidRDefault="00C00571" w:rsidP="005F69DD">
      <w:pPr>
        <w:ind w:firstLine="0"/>
        <w:jc w:val="both"/>
      </w:pPr>
      <w:r>
        <w:t xml:space="preserve">           </w:t>
      </w:r>
      <w:r w:rsidR="005803DD" w:rsidRPr="00DD5D66">
        <w:rPr>
          <w:noProof/>
        </w:rPr>
        <w:t>Similarly</w:t>
      </w:r>
      <w:r w:rsidR="00DD5D66">
        <w:rPr>
          <w:noProof/>
        </w:rPr>
        <w:t>,</w:t>
      </w:r>
      <w:r w:rsidR="005803DD">
        <w:t xml:space="preserve"> </w:t>
      </w:r>
      <w:r>
        <w:t>for installing</w:t>
      </w:r>
      <w:r w:rsidR="005803DD">
        <w:t xml:space="preserve"> the drivers of the peripheral </w:t>
      </w:r>
      <w:r w:rsidR="005803DD" w:rsidRPr="00DD5D66">
        <w:rPr>
          <w:noProof/>
        </w:rPr>
        <w:t>devices</w:t>
      </w:r>
      <w:r w:rsidR="00DD5D66">
        <w:rPr>
          <w:noProof/>
        </w:rPr>
        <w:t>,</w:t>
      </w:r>
      <w:r w:rsidR="005803DD">
        <w:t xml:space="preserve"> </w:t>
      </w:r>
      <w:r>
        <w:t>you need to know if you</w:t>
      </w:r>
      <w:r w:rsidR="004A0E1B">
        <w:t>r</w:t>
      </w:r>
      <w:r>
        <w:t xml:space="preserve"> system is 64-bit or 32-bit. For example</w:t>
      </w:r>
      <w:r w:rsidR="004A0E1B">
        <w:t>,</w:t>
      </w:r>
      <w:r>
        <w:t xml:space="preserve"> for </w:t>
      </w:r>
      <w:r w:rsidR="00DD5D66">
        <w:t xml:space="preserve">a </w:t>
      </w:r>
      <w:r w:rsidRPr="00DD5D66">
        <w:rPr>
          <w:noProof/>
        </w:rPr>
        <w:t>64-bit</w:t>
      </w:r>
      <w:r>
        <w:t xml:space="preserve"> computer you will need 64-bit driver otherwise the peripheral device won’t work. </w:t>
      </w:r>
      <w:r w:rsidR="00F1296B">
        <w:t xml:space="preserve">This information is also necessary if you are considering buying </w:t>
      </w:r>
      <w:r w:rsidR="00F1296B" w:rsidRPr="00DD5D66">
        <w:rPr>
          <w:noProof/>
        </w:rPr>
        <w:t>new</w:t>
      </w:r>
      <w:r w:rsidR="00F1296B">
        <w:t xml:space="preserve"> computer that has more RAM. It is important to know that 32-bit OS </w:t>
      </w:r>
      <w:r w:rsidR="004A0E1B">
        <w:t>don’t</w:t>
      </w:r>
      <w:r w:rsidR="005F69DD">
        <w:t xml:space="preserve"> have RAM more </w:t>
      </w:r>
      <w:r w:rsidR="005F69DD">
        <w:lastRenderedPageBreak/>
        <w:t xml:space="preserve">than 4 GB while 64-bit systems can have RAM more than 4 GB. </w:t>
      </w:r>
      <w:r w:rsidR="005F69DD" w:rsidRPr="00DD5D66">
        <w:rPr>
          <w:noProof/>
        </w:rPr>
        <w:t>Also</w:t>
      </w:r>
      <w:r w:rsidR="00DD5D66">
        <w:rPr>
          <w:noProof/>
        </w:rPr>
        <w:t>,</w:t>
      </w:r>
      <w:r w:rsidR="005F69DD">
        <w:t xml:space="preserve"> 64-bit systems are faster and better in performance. </w:t>
      </w:r>
    </w:p>
    <w:p w:rsidR="003358D2" w:rsidRDefault="003358D2" w:rsidP="005F69DD">
      <w:pPr>
        <w:ind w:firstLine="0"/>
        <w:jc w:val="both"/>
      </w:pPr>
    </w:p>
    <w:p w:rsidR="003358D2" w:rsidRDefault="003358D2" w:rsidP="005F69DD">
      <w:pPr>
        <w:ind w:firstLine="0"/>
        <w:jc w:val="both"/>
      </w:pPr>
    </w:p>
    <w:p w:rsidR="003358D2" w:rsidRDefault="003358D2" w:rsidP="005F69DD">
      <w:pPr>
        <w:ind w:firstLine="0"/>
        <w:jc w:val="both"/>
      </w:pPr>
    </w:p>
    <w:p w:rsidR="003358D2" w:rsidRDefault="003358D2" w:rsidP="005F69DD">
      <w:pPr>
        <w:ind w:firstLine="0"/>
        <w:jc w:val="both"/>
      </w:pPr>
    </w:p>
    <w:p w:rsidR="003358D2" w:rsidRDefault="003358D2" w:rsidP="005F69DD">
      <w:pPr>
        <w:ind w:firstLine="0"/>
        <w:jc w:val="both"/>
      </w:pPr>
    </w:p>
    <w:p w:rsidR="003358D2" w:rsidRDefault="003358D2" w:rsidP="000637A5">
      <w:pPr>
        <w:ind w:firstLine="0"/>
      </w:pPr>
    </w:p>
    <w:p w:rsidR="003358D2" w:rsidRDefault="003358D2" w:rsidP="000637A5">
      <w:pPr>
        <w:ind w:firstLine="0"/>
      </w:pPr>
    </w:p>
    <w:p w:rsidR="003358D2" w:rsidRDefault="003358D2" w:rsidP="000637A5">
      <w:pPr>
        <w:ind w:firstLine="0"/>
      </w:pPr>
    </w:p>
    <w:p w:rsidR="000637A5" w:rsidRDefault="000637A5" w:rsidP="000637A5">
      <w:pPr>
        <w:ind w:firstLine="0"/>
      </w:pPr>
    </w:p>
    <w:p w:rsidR="000637A5" w:rsidRDefault="000637A5" w:rsidP="000637A5">
      <w:pPr>
        <w:ind w:firstLine="0"/>
      </w:pPr>
    </w:p>
    <w:p w:rsidR="000637A5" w:rsidRDefault="000637A5" w:rsidP="000637A5">
      <w:pPr>
        <w:ind w:firstLine="0"/>
      </w:pPr>
    </w:p>
    <w:p w:rsidR="000637A5" w:rsidRDefault="000637A5" w:rsidP="000637A5">
      <w:pPr>
        <w:ind w:firstLine="0"/>
      </w:pPr>
    </w:p>
    <w:p w:rsidR="000637A5" w:rsidRDefault="000637A5" w:rsidP="000637A5">
      <w:pPr>
        <w:ind w:firstLine="0"/>
      </w:pPr>
    </w:p>
    <w:p w:rsidR="000637A5" w:rsidRDefault="000637A5" w:rsidP="000637A5">
      <w:pPr>
        <w:ind w:firstLine="0"/>
      </w:pPr>
    </w:p>
    <w:p w:rsidR="000637A5" w:rsidRDefault="000637A5" w:rsidP="000637A5">
      <w:pPr>
        <w:ind w:firstLine="0"/>
      </w:pPr>
    </w:p>
    <w:p w:rsidR="000637A5" w:rsidRDefault="000637A5" w:rsidP="000637A5">
      <w:pPr>
        <w:ind w:firstLine="0"/>
      </w:pPr>
    </w:p>
    <w:p w:rsidR="000637A5" w:rsidRDefault="000637A5" w:rsidP="000637A5">
      <w:pPr>
        <w:ind w:firstLine="0"/>
      </w:pPr>
    </w:p>
    <w:p w:rsidR="000637A5" w:rsidRDefault="000637A5" w:rsidP="000637A5">
      <w:pPr>
        <w:ind w:firstLine="0"/>
      </w:pPr>
    </w:p>
    <w:p w:rsidR="000637A5" w:rsidRDefault="000637A5" w:rsidP="000637A5">
      <w:pPr>
        <w:ind w:firstLine="0"/>
      </w:pPr>
    </w:p>
    <w:p w:rsidR="000637A5" w:rsidRDefault="000637A5" w:rsidP="000637A5">
      <w:pPr>
        <w:ind w:firstLine="0"/>
      </w:pPr>
    </w:p>
    <w:p w:rsidR="000637A5" w:rsidRPr="000637A5" w:rsidRDefault="000637A5" w:rsidP="000637A5">
      <w:pPr>
        <w:ind w:firstLine="0"/>
      </w:pPr>
    </w:p>
    <w:p w:rsidR="002A2A03" w:rsidRPr="000637A5" w:rsidRDefault="002A2A03">
      <w:pPr>
        <w:pStyle w:val="Title"/>
        <w:rPr>
          <w:b/>
        </w:rPr>
      </w:pPr>
      <w:r w:rsidRPr="000637A5">
        <w:rPr>
          <w:b/>
        </w:rPr>
        <w:lastRenderedPageBreak/>
        <w:t>References</w:t>
      </w:r>
    </w:p>
    <w:p w:rsidR="00D449E2" w:rsidRPr="00D449E2" w:rsidRDefault="00D449E2" w:rsidP="00D449E2">
      <w:pPr>
        <w:pStyle w:val="Bibliography"/>
      </w:pPr>
      <w:r>
        <w:fldChar w:fldCharType="begin"/>
      </w:r>
      <w:r>
        <w:instrText xml:space="preserve"> ADDIN ZOTERO_BIBL {"uncited":[],"omitted":[],"custom":[]} CSL_BIBLIOGRAPHY </w:instrText>
      </w:r>
      <w:r>
        <w:fldChar w:fldCharType="separate"/>
      </w:r>
      <w:r w:rsidRPr="00D449E2">
        <w:t>content, T. F. T. F. has 30+ years’ professional technology support experience H. writes troubleshooting, &amp; Lifewire,  is the G. M. of. (n.d.). 32-Bit vs. 64-Bit: What’s the Difference? Retrieved February 5, 2019, from https://www.lifewire.com/32-bit-64-bit-2624554</w:t>
      </w:r>
    </w:p>
    <w:p w:rsidR="002A2A03" w:rsidRDefault="00D449E2">
      <w:pPr>
        <w:ind w:left="720" w:hanging="720"/>
      </w:pPr>
      <w:r>
        <w:fldChar w:fldCharType="end"/>
      </w:r>
    </w:p>
    <w:sectPr w:rsidR="002A2A03">
      <w:headerReference w:type="even" r:id="rId6"/>
      <w:headerReference w:type="default" r:id="rId7"/>
      <w:headerReference w:type="first" r:id="rId8"/>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C1B50" w:rsidRDefault="003C1B50">
      <w:pPr>
        <w:spacing w:line="240" w:lineRule="auto"/>
      </w:pPr>
      <w:r>
        <w:separator/>
      </w:r>
    </w:p>
  </w:endnote>
  <w:endnote w:type="continuationSeparator" w:id="0">
    <w:p w:rsidR="003C1B50" w:rsidRDefault="003C1B5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C1B50" w:rsidRDefault="003C1B50">
      <w:pPr>
        <w:spacing w:line="240" w:lineRule="auto"/>
      </w:pPr>
      <w:r>
        <w:separator/>
      </w:r>
    </w:p>
  </w:footnote>
  <w:footnote w:type="continuationSeparator" w:id="0">
    <w:p w:rsidR="003C1B50" w:rsidRDefault="003C1B50">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B38E3">
      <w:rPr>
        <w:rStyle w:val="PageNumber"/>
        <w:noProof/>
      </w:rPr>
      <w:t>4</w:t>
    </w:r>
    <w:r>
      <w:rPr>
        <w:rStyle w:val="PageNumber"/>
      </w:rPr>
      <w:fldChar w:fldCharType="end"/>
    </w:r>
  </w:p>
  <w:p w:rsidR="002A2A03" w:rsidRDefault="00787E32" w:rsidP="00787E32">
    <w:pPr>
      <w:pStyle w:val="Header"/>
      <w:ind w:right="360" w:firstLine="0"/>
    </w:pPr>
    <w:r w:rsidRPr="00787E32">
      <w:t>Unit 1 Seminar</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B38E3">
      <w:rPr>
        <w:rStyle w:val="PageNumber"/>
        <w:noProof/>
      </w:rPr>
      <w:t>1</w:t>
    </w:r>
    <w:r>
      <w:rPr>
        <w:rStyle w:val="PageNumber"/>
      </w:rPr>
      <w:fldChar w:fldCharType="end"/>
    </w:r>
  </w:p>
  <w:p w:rsidR="002A2A03" w:rsidRDefault="00787E32" w:rsidP="00787E32">
    <w:pPr>
      <w:ind w:right="360" w:firstLine="0"/>
    </w:pPr>
    <w:r w:rsidRPr="00787E32">
      <w:t>Unit 1 Seminar</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4"/>
  <w:proofState w:spelling="clean" w:grammar="clean"/>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DYyNDEzMzc2N7M0MrVQ0lEKTi0uzszPAykwqQUAcitX6iwAAAA="/>
  </w:docVars>
  <w:rsids>
    <w:rsidRoot w:val="00CF29F0"/>
    <w:rsid w:val="0000793A"/>
    <w:rsid w:val="000637A5"/>
    <w:rsid w:val="000B0A32"/>
    <w:rsid w:val="000F4778"/>
    <w:rsid w:val="00105F10"/>
    <w:rsid w:val="001A0A79"/>
    <w:rsid w:val="002A2A03"/>
    <w:rsid w:val="002B38E3"/>
    <w:rsid w:val="00324541"/>
    <w:rsid w:val="003358D2"/>
    <w:rsid w:val="00366BB8"/>
    <w:rsid w:val="003C1B50"/>
    <w:rsid w:val="004A0E1B"/>
    <w:rsid w:val="004D2891"/>
    <w:rsid w:val="005357F2"/>
    <w:rsid w:val="00573DB2"/>
    <w:rsid w:val="005803DD"/>
    <w:rsid w:val="005D7FE5"/>
    <w:rsid w:val="005F69DD"/>
    <w:rsid w:val="006C488D"/>
    <w:rsid w:val="0071686F"/>
    <w:rsid w:val="00787E32"/>
    <w:rsid w:val="00934FDC"/>
    <w:rsid w:val="00A00977"/>
    <w:rsid w:val="00A4383C"/>
    <w:rsid w:val="00AB7D93"/>
    <w:rsid w:val="00C00571"/>
    <w:rsid w:val="00C04340"/>
    <w:rsid w:val="00C31BAB"/>
    <w:rsid w:val="00C42F0F"/>
    <w:rsid w:val="00C67138"/>
    <w:rsid w:val="00CF29F0"/>
    <w:rsid w:val="00D449E2"/>
    <w:rsid w:val="00D84A43"/>
    <w:rsid w:val="00DD5D66"/>
    <w:rsid w:val="00DF44F7"/>
    <w:rsid w:val="00E17D4A"/>
    <w:rsid w:val="00F1296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65EBE48F-312F-4920-87D9-DCE8AA8EF9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basedOn w:val="DefaultParagraphFont"/>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D449E2"/>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3.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85</TotalTime>
  <Pages>4</Pages>
  <Words>550</Words>
  <Characters>3136</Characters>
  <Application>Microsoft Office Word</Application>
  <DocSecurity>0</DocSecurity>
  <Lines>26</Lines>
  <Paragraphs>7</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3679</CharactersWithSpaces>
  <SharedDoc>false</SharedDoc>
  <HLinks>
    <vt:vector size="12" baseType="variant">
      <vt:variant>
        <vt:i4>3604526</vt:i4>
      </vt:variant>
      <vt:variant>
        <vt:i4>3</vt:i4>
      </vt:variant>
      <vt:variant>
        <vt:i4>0</vt:i4>
      </vt:variant>
      <vt:variant>
        <vt:i4>5</vt:i4>
      </vt:variant>
      <vt:variant>
        <vt:lpwstr>https://www.sworps.utk.edu/training/APA_6_0/player.html</vt:lpwstr>
      </vt:variant>
      <vt:variant>
        <vt:lpwstr/>
      </vt:variant>
      <vt:variant>
        <vt:i4>4063329</vt:i4>
      </vt:variant>
      <vt:variant>
        <vt:i4>0</vt:i4>
      </vt:variant>
      <vt:variant>
        <vt:i4>0</vt:i4>
      </vt:variant>
      <vt:variant>
        <vt:i4>5</vt:i4>
      </vt:variant>
      <vt:variant>
        <vt:lpwstr>http://www.mainwebsite.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subject/>
  <dc:creator>DeGeorge</dc:creator>
  <cp:keywords/>
  <dc:description/>
  <cp:lastModifiedBy>Morning</cp:lastModifiedBy>
  <cp:revision>5</cp:revision>
  <dcterms:created xsi:type="dcterms:W3CDTF">2019-02-05T08:44:00Z</dcterms:created>
  <dcterms:modified xsi:type="dcterms:W3CDTF">2019-02-05T1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424s6stb"/&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